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F42AA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F42AAA"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F42AAA"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F42AAA" w:rsidP="00555F01">
      <w:pPr>
        <w:pStyle w:val="H1NoSpace"/>
      </w:pPr>
      <w:r w:rsidRPr="005C3955">
        <w:t>INTRODUCTION</w:t>
      </w:r>
    </w:p>
    <w:p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models: additive &amp; multiplicative pick-ups, and traditional &amp; </w:t>
      </w:r>
      <w:r>
        <w:t xml:space="preserve">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r w:rsidR="00B835A2">
        <w:t xml:space="preserve">GlobalData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Duan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proposes WaveNe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Hotel sales are impacted by multiple internal and external factors, and there has not been a clear relationship to capture those patterns. By simulating the arbitrary function from the data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setting, and make the first step to introduce this powerful approach in hotel revenue management.</w:t>
      </w:r>
    </w:p>
    <w:p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w:t>
      </w:r>
      <w:r>
        <w:t>takeaway from the empirical study and discusses the implication in both academia and the industry.</w:t>
      </w:r>
    </w:p>
    <w:p w:rsidR="00CA2988" w:rsidRPr="005C3955" w:rsidRDefault="00CA2988" w:rsidP="00CA2988">
      <w:pPr>
        <w:pStyle w:val="PARAIndent"/>
        <w:ind w:firstLine="0"/>
      </w:pPr>
    </w:p>
    <w:p w:rsidR="00E91452" w:rsidRPr="00E91452" w:rsidRDefault="00F42AAA" w:rsidP="00E91452">
      <w:pPr>
        <w:pStyle w:val="H1NoSpace"/>
      </w:pPr>
      <w:r>
        <w:t>METHODOLOGY</w:t>
      </w:r>
    </w:p>
    <w:p w:rsidR="00CA2988" w:rsidRPr="00CA2988" w:rsidRDefault="00F42AAA"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rsidR="00CA2988" w:rsidRDefault="00CA2988" w:rsidP="00CA2988">
      <w:pPr>
        <w:pStyle w:val="PARA"/>
      </w:pPr>
    </w:p>
    <w:p w:rsidR="00CA2988" w:rsidRPr="00CA2988" w:rsidRDefault="004D0EA9"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0).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4D0EA9"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rsidR="00CA2988" w:rsidRPr="00CA2988" w:rsidRDefault="00CA2988" w:rsidP="00CA2988">
      <w:pPr>
        <w:pStyle w:val="PARAIndent"/>
      </w:pPr>
    </w:p>
    <w:p w:rsidR="00CA2988" w:rsidRDefault="00F42AAA"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rsidR="00CA2988" w:rsidRPr="00CA2988" w:rsidRDefault="004D0EA9"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rsidR="001F5F99" w:rsidRPr="001F5F99" w:rsidRDefault="004D0EA9"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rsidR="0060727F" w:rsidRDefault="0060727F" w:rsidP="003C4EA9">
      <w:pPr>
        <w:pStyle w:val="PARAIndent"/>
        <w:rPr>
          <w:rFonts w:cs="Times New Roman"/>
        </w:rPr>
      </w:pPr>
    </w:p>
    <w:p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rsidR="0060727F" w:rsidRPr="0060727F" w:rsidRDefault="0060727F" w:rsidP="0060727F">
      <w:pPr>
        <w:pStyle w:val="PARAIndent"/>
        <w:rPr>
          <w:rFonts w:cs="Times New Roman"/>
          <w:sz w:val="18"/>
          <w:szCs w:val="18"/>
        </w:rPr>
      </w:pPr>
    </w:p>
    <w:p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F42AAA"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rsidR="002359F8" w:rsidRDefault="002359F8" w:rsidP="002359F8">
      <w:pPr>
        <w:pStyle w:val="PARAIndent"/>
        <w:ind w:firstLine="0"/>
        <w:rPr>
          <w:rFonts w:cs="Times New Roman"/>
        </w:rPr>
      </w:pPr>
    </w:p>
    <w:p w:rsidR="00A44011" w:rsidRDefault="00F42AAA"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09135"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j</m:t>
        </m:r>
      </m:oMath>
      <w:r w:rsidR="002359F8">
        <w:rPr>
          <w:rFonts w:cs="Times New Roman"/>
          <w:sz w:val="18"/>
          <w:szCs w:val="18"/>
        </w:rPr>
        <w:t xml:space="preserve">th region. </w:t>
      </w:r>
      <w:r w:rsidR="003C4EA9">
        <w:rPr>
          <w:rFonts w:cs="Times New Roman"/>
        </w:rPr>
        <w:t xml:space="preserve">This recursive process continues until some thresholds (decreased RSS, the number of observations within each tree, etc.) are met. </w:t>
      </w:r>
    </w:p>
    <w:p w:rsidR="00615BE6" w:rsidRDefault="00F42AAA"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42AAA" w:rsidP="00615BE6">
      <w:pPr>
        <w:pStyle w:val="FigCaption"/>
        <w:spacing w:before="0"/>
      </w:pPr>
      <w:r>
        <w:t>Visualization of a Decision Tree model using the day of week of the predicting day and reservations on hand five days before.</w:t>
      </w:r>
      <w:r w:rsidR="006D1C2A">
        <w:t xml:space="preserve"> Even day of week is given in the dataset, however, the tree model deems it less useful compared to information from the reservations on hand.</w:t>
      </w:r>
    </w:p>
    <w:p w:rsidR="006D1C2A" w:rsidRPr="006D1C2A" w:rsidRDefault="006D1C2A" w:rsidP="006D1C2A">
      <w:pPr>
        <w:pStyle w:val="FigCaption"/>
      </w:pPr>
    </w:p>
    <w:p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F42AAA"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ROH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CA2988" w:rsidRPr="003C4EA9" w:rsidRDefault="00CA2988" w:rsidP="003C4EA9">
      <w:pPr>
        <w:pStyle w:val="PARAIndent"/>
        <w:rPr>
          <w:rFonts w:cs="Times New Roman"/>
        </w:rPr>
      </w:pPr>
    </w:p>
    <w:p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F42AAA"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rsidTr="008D6FA6">
        <w:trPr>
          <w:trHeight w:val="440"/>
        </w:trPr>
        <w:tc>
          <w:tcPr>
            <w:tcW w:w="1062" w:type="dxa"/>
            <w:tcBorders>
              <w:top w:val="double" w:sz="6" w:space="0" w:color="auto"/>
              <w:left w:val="nil"/>
              <w:bottom w:val="single" w:sz="6" w:space="0" w:color="auto"/>
              <w:right w:val="nil"/>
            </w:tcBorders>
            <w:vAlign w:val="center"/>
          </w:tcPr>
          <w:p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F42AAA" w:rsidP="003F00F5">
            <w:pPr>
              <w:jc w:val="center"/>
              <w:rPr>
                <w:sz w:val="16"/>
                <w:szCs w:val="16"/>
              </w:rPr>
            </w:pPr>
            <w:r>
              <w:rPr>
                <w:sz w:val="16"/>
                <w:szCs w:val="16"/>
              </w:rPr>
              <w:t>Disadvantages</w:t>
            </w:r>
          </w:p>
        </w:tc>
      </w:tr>
      <w:tr w:rsidR="00E75EC3" w:rsidTr="004F7EAC">
        <w:trPr>
          <w:trHeight w:val="1169"/>
        </w:trPr>
        <w:tc>
          <w:tcPr>
            <w:tcW w:w="1062" w:type="dxa"/>
            <w:tcBorders>
              <w:top w:val="nil"/>
              <w:left w:val="nil"/>
              <w:bottom w:val="nil"/>
              <w:right w:val="nil"/>
            </w:tcBorders>
          </w:tcPr>
          <w:p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F42AAA" w:rsidP="008D6FA6">
            <w:pPr>
              <w:rPr>
                <w:sz w:val="16"/>
                <w:szCs w:val="16"/>
              </w:rPr>
            </w:pPr>
            <w:r w:rsidRPr="008D6FA6">
              <w:rPr>
                <w:sz w:val="16"/>
                <w:szCs w:val="16"/>
              </w:rPr>
              <w:t xml:space="preserve">Non-parametric </w:t>
            </w:r>
          </w:p>
          <w:p w:rsidR="008D6FA6" w:rsidRPr="008D6FA6" w:rsidRDefault="00F42AAA" w:rsidP="008D6FA6">
            <w:pPr>
              <w:rPr>
                <w:sz w:val="16"/>
                <w:szCs w:val="16"/>
              </w:rPr>
            </w:pPr>
            <w:r w:rsidRPr="008D6FA6">
              <w:rPr>
                <w:sz w:val="16"/>
                <w:szCs w:val="16"/>
              </w:rPr>
              <w:t>No restrictions on input variables</w:t>
            </w:r>
          </w:p>
          <w:p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F42AAA" w:rsidP="008D6FA6">
            <w:pPr>
              <w:rPr>
                <w:sz w:val="16"/>
                <w:szCs w:val="16"/>
              </w:rPr>
            </w:pPr>
            <w:r w:rsidRPr="008D6FA6">
              <w:rPr>
                <w:sz w:val="16"/>
                <w:szCs w:val="16"/>
              </w:rPr>
              <w:t>Hard to interpret the coefficients and hidden layer</w:t>
            </w:r>
          </w:p>
          <w:p w:rsidR="008D6FA6" w:rsidRDefault="00F42AAA" w:rsidP="008D6FA6">
            <w:pPr>
              <w:rPr>
                <w:sz w:val="16"/>
                <w:szCs w:val="16"/>
              </w:rPr>
            </w:pPr>
            <w:r w:rsidRPr="008D6FA6">
              <w:rPr>
                <w:sz w:val="16"/>
                <w:szCs w:val="16"/>
              </w:rPr>
              <w:t>Subjective to choose parameters (requires statistical expertise)</w:t>
            </w:r>
          </w:p>
        </w:tc>
      </w:tr>
      <w:tr w:rsidR="00E75EC3" w:rsidTr="006130A7">
        <w:tc>
          <w:tcPr>
            <w:tcW w:w="1062" w:type="dxa"/>
            <w:tcBorders>
              <w:top w:val="nil"/>
              <w:left w:val="nil"/>
              <w:bottom w:val="nil"/>
              <w:right w:val="nil"/>
            </w:tcBorders>
          </w:tcPr>
          <w:p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F42AAA"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rsidTr="008D6FA6">
        <w:tc>
          <w:tcPr>
            <w:tcW w:w="1062" w:type="dxa"/>
            <w:tcBorders>
              <w:top w:val="nil"/>
              <w:left w:val="nil"/>
              <w:bottom w:val="nil"/>
              <w:right w:val="nil"/>
            </w:tcBorders>
          </w:tcPr>
          <w:p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F42AAA" w:rsidP="008D6FA6">
            <w:pPr>
              <w:rPr>
                <w:sz w:val="16"/>
                <w:szCs w:val="16"/>
              </w:rPr>
            </w:pPr>
            <w:r w:rsidRPr="008D6FA6">
              <w:rPr>
                <w:sz w:val="16"/>
                <w:szCs w:val="16"/>
              </w:rPr>
              <w:t>Intuitive, easy to interpret</w:t>
            </w:r>
          </w:p>
          <w:p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F42AAA" w:rsidP="008D6FA6">
            <w:pPr>
              <w:rPr>
                <w:sz w:val="16"/>
                <w:szCs w:val="16"/>
              </w:rPr>
            </w:pPr>
            <w:r w:rsidRPr="008D6FA6">
              <w:rPr>
                <w:sz w:val="16"/>
                <w:szCs w:val="16"/>
              </w:rPr>
              <w:t xml:space="preserve">Low accuracy </w:t>
            </w:r>
          </w:p>
          <w:p w:rsidR="008D6FA6" w:rsidRDefault="00F42AAA" w:rsidP="008D6FA6">
            <w:pPr>
              <w:rPr>
                <w:sz w:val="16"/>
                <w:szCs w:val="16"/>
              </w:rPr>
            </w:pPr>
            <w:r w:rsidRPr="008D6FA6">
              <w:rPr>
                <w:sz w:val="16"/>
                <w:szCs w:val="16"/>
              </w:rPr>
              <w:t>Non-robust due to its binary splitting</w:t>
            </w:r>
          </w:p>
        </w:tc>
      </w:tr>
      <w:tr w:rsidR="00E75EC3" w:rsidTr="00FE05F8">
        <w:tc>
          <w:tcPr>
            <w:tcW w:w="1062" w:type="dxa"/>
            <w:tcBorders>
              <w:top w:val="nil"/>
              <w:left w:val="nil"/>
              <w:bottom w:val="nil"/>
              <w:right w:val="nil"/>
            </w:tcBorders>
          </w:tcPr>
          <w:p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F42AAA"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F42AAA" w:rsidP="003F00F5">
            <w:pPr>
              <w:rPr>
                <w:sz w:val="16"/>
                <w:szCs w:val="16"/>
              </w:rPr>
            </w:pPr>
            <w:r>
              <w:rPr>
                <w:sz w:val="16"/>
                <w:szCs w:val="16"/>
              </w:rPr>
              <w:t>Hard to decipher</w:t>
            </w:r>
          </w:p>
        </w:tc>
      </w:tr>
      <w:tr w:rsidR="00E75EC3" w:rsidTr="00FE05F8">
        <w:tc>
          <w:tcPr>
            <w:tcW w:w="1062" w:type="dxa"/>
            <w:tcBorders>
              <w:top w:val="nil"/>
              <w:left w:val="nil"/>
              <w:bottom w:val="double" w:sz="4" w:space="0" w:color="auto"/>
              <w:right w:val="nil"/>
            </w:tcBorders>
          </w:tcPr>
          <w:p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F42AAA" w:rsidP="008D6FA6">
            <w:pPr>
              <w:rPr>
                <w:sz w:val="16"/>
                <w:szCs w:val="16"/>
              </w:rPr>
            </w:pPr>
            <w:r w:rsidRPr="008D6FA6">
              <w:rPr>
                <w:sz w:val="16"/>
                <w:szCs w:val="16"/>
              </w:rPr>
              <w:t>Hard to decipher</w:t>
            </w:r>
          </w:p>
          <w:p w:rsidR="008D6FA6" w:rsidRDefault="00F42AAA"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F42AAA" w:rsidP="008D6FA6">
      <w:pPr>
        <w:pStyle w:val="H1"/>
      </w:pPr>
      <w:r>
        <w:t>EMPIRICAL STUDY</w:t>
      </w:r>
    </w:p>
    <w:p w:rsidR="008D6FA6" w:rsidRPr="008D6FA6" w:rsidRDefault="00F42AAA"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F42AAA"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F42AAA" w:rsidP="003C3D65">
      <w:pPr>
        <w:pStyle w:val="PARAIndent"/>
      </w:pPr>
      <w:r>
        <w:t>To better understand the compatibility of various models,</w:t>
      </w:r>
      <w:r w:rsidR="0033044A">
        <w:t xml:space="preserve"> we bring up </w:t>
      </w:r>
      <w:r w:rsidR="008D7142">
        <w:t>two</w:t>
      </w:r>
      <w:r w:rsidR="0033044A">
        <w:t xml:space="preserve"> assumptions which will be tested in</w:t>
      </w:r>
      <w:r>
        <w:t xml:space="preserve"> two experiments: one with </w:t>
      </w:r>
      <w:r w:rsidR="002C6706">
        <w:t xml:space="preserve">the nearest </w:t>
      </w:r>
      <w:r w:rsidR="008D7142">
        <w:t>ROH</w:t>
      </w:r>
      <w:r w:rsidR="002C6706">
        <w:t xml:space="preserve"> and the other with all </w:t>
      </w:r>
      <w:r w:rsidR="00B65BFB">
        <w:t xml:space="preserve">realized </w:t>
      </w:r>
      <w:r w:rsidR="002C6706">
        <w:t>ROHs on the booking curve</w:t>
      </w:r>
      <w:r w:rsidR="008D7142">
        <w:t>:</w:t>
      </w:r>
    </w:p>
    <w:p w:rsidR="003E776E" w:rsidRDefault="003E776E" w:rsidP="003C3D65">
      <w:pPr>
        <w:pStyle w:val="PARAIndent"/>
      </w:pPr>
    </w:p>
    <w:p w:rsidR="00020D8E" w:rsidRDefault="00F42AAA"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F42AAA"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rsidR="003E776E" w:rsidRDefault="003E776E" w:rsidP="003E776E">
      <w:pPr>
        <w:pStyle w:val="PARAIndent"/>
      </w:pPr>
    </w:p>
    <w:p w:rsidR="00460A89" w:rsidRPr="00460A89" w:rsidRDefault="00F42AAA" w:rsidP="003C3D65">
      <w:pPr>
        <w:pStyle w:val="PARAIndent"/>
      </w:pPr>
      <w:r>
        <w:t xml:space="preserve">The experiments are designed to test the performances of the above models within the following relationships: </w:t>
      </w:r>
    </w:p>
    <w:p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rsidR="00E46A1E" w:rsidRPr="00460A89"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rsidR="00460A89" w:rsidRDefault="00942D30" w:rsidP="00460A89">
      <w:pPr>
        <w:pStyle w:val="PARAIndent"/>
      </w:pPr>
      <w:r>
        <w:t>The</w:t>
      </w:r>
      <w:r w:rsidR="00F42AAA">
        <w:t xml:space="preserve"> results of the regression models</w:t>
      </w:r>
      <w:r>
        <w:t xml:space="preserve"> can be found in Table A1 and A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8D7142" w:rsidP="00D64E13">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w:t>
      </w:r>
      <w:r w:rsidR="00F42AAA">
        <w:t>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set. </w:t>
      </w:r>
    </w:p>
    <w:p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On top of selecting </w:t>
      </w:r>
      <m:oMath>
        <m:r>
          <w:rPr>
            <w:rFonts w:ascii="Cambria Math" w:hAnsi="Cambria Math"/>
          </w:rPr>
          <m:t>K</m:t>
        </m:r>
      </m:oMath>
      <w:r w:rsidRPr="00460A89">
        <w:t xml:space="preserve"> values, weighted K-NN also tests the kernel shapes. This research allows the models to test among the rectangular, triangular, epanechnikov, gaussian, rank, and optimal kernel shapes. </w:t>
      </w:r>
    </w:p>
    <w:p w:rsidR="00D92B75" w:rsidRDefault="00F42AAA" w:rsidP="00460A89">
      <w:pPr>
        <w:pStyle w:val="PARAIndent"/>
      </w:pPr>
      <w:r>
        <w:t xml:space="preserve">No additional pre-processing </w:t>
      </w:r>
      <w:r w:rsidR="00073848">
        <w:t xml:space="preserve">is needed for the decision tree model. </w:t>
      </w:r>
      <w:r w:rsidRPr="00460A89">
        <w:t xml:space="preserve">For random forest, a 10-fold cross-validation was also applied to select the optimal number of variables used when growing each tree. Whichever number of variables generating the least Root Mean Square Error (RMSE) is selected. </w:t>
      </w:r>
      <w:r w:rsidR="00D92B75">
        <w:t xml:space="preserve">For experiment 1 where only DOW and the newest ROH are used, </w:t>
      </w:r>
      <w:r w:rsidR="006278AB">
        <w:t xml:space="preserve">random forest does not really do much about feature selection. For experiment 2 where the whole curve </w:t>
      </w:r>
    </w:p>
    <w:p w:rsidR="00460A89" w:rsidRPr="00460A89" w:rsidRDefault="0021660C" w:rsidP="00460A89">
      <w:pPr>
        <w:pStyle w:val="PARAIndent"/>
      </w:pPr>
      <w:r>
        <w:t xml:space="preserve">It worth noticing that </w:t>
      </w:r>
      <w:r w:rsidR="007D2ADE">
        <w:t xml:space="preserve">a critical parameter when building a random forest is the number of variables selected to build every single tree, and that </w:t>
      </w:r>
      <w:r w:rsidR="00656A16">
        <w:t xml:space="preserve">parameter is different pruned for </w:t>
      </w:r>
      <w:r w:rsidR="00656A16" w:rsidRPr="002E65F7">
        <w:rPr>
          <w:highlight w:val="yellow"/>
        </w:rPr>
        <w:t>experiments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ed manually: linear, polynomial, radial, and sigmoid. Through cross-validation, the model further tested gamma values of 0.1, 0.5, 1, and 2 with the radial kernel each time and selected the optimal gamma value to build the model.</w:t>
      </w:r>
    </w:p>
    <w:p w:rsidR="007E236B" w:rsidRPr="004F7E89" w:rsidRDefault="007E236B" w:rsidP="00460A89">
      <w:pPr>
        <w:pStyle w:val="PARA"/>
        <w:rPr>
          <w:rFonts w:ascii="Helvetica" w:hAnsi="Helvetica" w:cs="FormataOTFMdIt"/>
          <w:bCs/>
          <w:iCs/>
          <w:color w:val="58595B"/>
          <w:spacing w:val="0"/>
          <w:sz w:val="18"/>
          <w:szCs w:val="18"/>
        </w:rPr>
      </w:pPr>
    </w:p>
    <w:p w:rsidR="00460A89" w:rsidRDefault="00F42AAA"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CE52BF" w:rsidRDefault="00F42AAA" w:rsidP="00CE52BF">
      <w:pPr>
        <w:pStyle w:val="PARAIndent"/>
      </w:pPr>
      <w:r w:rsidRPr="005B03B9">
        <w:rPr>
          <w:highlight w:val="cyan"/>
        </w:rPr>
        <w:t>Table X</w:t>
      </w:r>
      <w:r w:rsidRPr="00460A89">
        <w:t xml:space="preserve"> presents the errors and computing time of the </w:t>
      </w:r>
      <w:r w:rsidR="006646F7">
        <w:t>pick-up</w:t>
      </w:r>
      <w:r w:rsidRPr="00460A89">
        <w:t xml:space="preserve">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w:t>
      </w:r>
      <w:r w:rsidR="00D667B1">
        <w:lastRenderedPageBreak/>
        <w:t xml:space="preserve">demand, more tuning actions are needed in the pricing stage. MAE and MAPE are common metrics to measure the prediction accuracy of models. </w:t>
      </w:r>
      <w:r w:rsidR="00A81BF9">
        <w:t xml:space="preserve">SDE is </w:t>
      </w:r>
      <w:r w:rsidR="005E63C9">
        <w:t xml:space="preserve">used to measure </w:t>
      </w:r>
      <w:r>
        <w:t xml:space="preserve">the variance of predicted values: </w:t>
      </w:r>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CE52BF" w:rsidRPr="007E236B" w:rsidRDefault="00CE52BF" w:rsidP="001679EF">
      <w:pPr>
        <w:pStyle w:val="PARAIndent"/>
        <w:spacing w:before="120" w:after="120" w:line="240" w:lineRule="auto"/>
        <w:ind w:firstLine="202"/>
        <w:rPr>
          <w:sz w:val="18"/>
          <w:szCs w:val="18"/>
        </w:rPr>
      </w:pPr>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A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rsidR="003D7D6B" w:rsidRPr="007E236B" w:rsidRDefault="00F42AAA" w:rsidP="003D7D6B">
      <w:pPr>
        <w:pStyle w:val="PARAIndent"/>
        <w:spacing w:before="120" w:after="120" w:line="240" w:lineRule="auto"/>
        <w:ind w:firstLine="202"/>
        <w:rPr>
          <w:sz w:val="18"/>
          <w:szCs w:val="18"/>
        </w:rPr>
      </w:pPr>
      <m:oMathPara>
        <m:oMath>
          <m:r>
            <w:rPr>
              <w:rFonts w:ascii="Cambria Math" w:hAnsi="Cambria Math"/>
              <w:sz w:val="18"/>
              <w:szCs w:val="18"/>
            </w:rPr>
            <m:t xml:space="preserve"> </m:t>
          </m:r>
        </m:oMath>
      </m:oMathPara>
    </w:p>
    <w:p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rsidR="003D7D6B" w:rsidRPr="003D7D6B" w:rsidRDefault="003D7D6B" w:rsidP="001679EF">
      <w:pPr>
        <w:pStyle w:val="PARAIndent"/>
        <w:spacing w:before="120" w:after="120" w:line="240" w:lineRule="auto"/>
        <w:ind w:firstLine="202"/>
      </w:pPr>
    </w:p>
    <w:p w:rsidR="009F676F" w:rsidRDefault="00F42AAA" w:rsidP="00CE52BF">
      <w:pPr>
        <w:pStyle w:val="PARAIndent"/>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by ME and MPE</w:t>
      </w:r>
      <w:r w:rsidR="009A4F61">
        <w:t xml:space="preserve">). SVR, among all machine learning models, has a superior performance in accuracy (either MAE or </w:t>
      </w:r>
      <w:r w:rsidR="00186EFD">
        <w:t>MAPE)</w:t>
      </w:r>
      <w:r w:rsidR="00B6360C">
        <w:t xml:space="preserve"> and variance (measured in SDE)</w:t>
      </w:r>
      <w:r w:rsidR="00186EFD">
        <w:t xml:space="preserve">. However, machine learning models do take significantly </w:t>
      </w:r>
      <w:r w:rsidR="005771FB">
        <w:t xml:space="preserve">longer </w:t>
      </w:r>
      <w:r w:rsidR="0090638F">
        <w:t xml:space="preserve">modeling time. </w:t>
      </w:r>
    </w:p>
    <w:p w:rsidR="00A96552" w:rsidRDefault="00A96552" w:rsidP="00CE52BF">
      <w:pPr>
        <w:pStyle w:val="PARAIndent"/>
      </w:pPr>
      <w:r>
        <w:t xml:space="preserve">The model parameters of pick-up models are presented in Table X. As discussed before, the incrementation </w:t>
      </w:r>
      <w:r w:rsidR="0084487A">
        <w:t>and multipliers increase when booking windows prolong</w:t>
      </w:r>
      <w:r w:rsidR="00F62DDE">
        <w:t xml:space="preserve">, and the specific factor differentiate given different DOW. As shown in Table X, weekends have higher increments when the booking windows are short, usually within 7 days. When booking windows are beyond </w:t>
      </w:r>
      <w:r w:rsidR="00B94763">
        <w:t xml:space="preserve">a few weeks, the largest add-on falls on Mondays. This observation fits the common sense: leisure travelers tend to book accommodation when the check-in days are closer, when business travelers </w:t>
      </w:r>
      <w:r w:rsidR="00786436">
        <w:t xml:space="preserve">can make plans way more beforehand given the agenda is published earlier. </w:t>
      </w:r>
    </w:p>
    <w:p w:rsidR="009F676F" w:rsidRDefault="00F42AAA" w:rsidP="00D909D1">
      <w:pPr>
        <w:pStyle w:val="PARAIndent"/>
        <w:spacing w:after="120"/>
        <w:ind w:firstLine="202"/>
      </w:pPr>
      <w:r>
        <w:t xml:space="preserve">To have a closer look, Multiplicative </w:t>
      </w:r>
      <w:r w:rsidR="006646F7">
        <w:t>Pick-up</w:t>
      </w:r>
      <w:r>
        <w:t xml:space="preserve"> and Neural Network tend to under-estimate hotel demand, while all other models predict a higher demand. Except for Neural Network and K-NN, machine learning models tend to have MEs lower than 1 and MPEs lower than 0.13. In terms of accuracy, all models except multiplicative </w:t>
      </w:r>
      <w:r w:rsidR="006646F7">
        <w:t>pick-up</w:t>
      </w:r>
      <w:r>
        <w:t xml:space="preserve"> and neural network have MAEs from 5 to 6, and MAPE from 0.2 to 0.3.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w:t>
      </w:r>
    </w:p>
    <w:p w:rsidR="007E236B" w:rsidRDefault="007E236B" w:rsidP="00D909D1">
      <w:pPr>
        <w:pStyle w:val="PARAIndent"/>
        <w:spacing w:after="120"/>
        <w:ind w:firstLine="202"/>
        <w:sectPr w:rsidR="007E236B" w:rsidSect="007E236B">
          <w:footerReference w:type="default" r:id="rId12"/>
          <w:type w:val="continuous"/>
          <w:pgSz w:w="11520" w:h="15660" w:code="1"/>
          <w:pgMar w:top="1300" w:right="740" w:bottom="1040" w:left="740" w:header="360" w:footer="640" w:gutter="0"/>
          <w:cols w:num="2" w:space="400"/>
          <w:docGrid w:linePitch="360"/>
        </w:sectPr>
      </w:pPr>
    </w:p>
    <w:p w:rsidR="009F676F" w:rsidRDefault="00F42AAA" w:rsidP="00D909D1">
      <w:pPr>
        <w:pStyle w:val="PARAIndent"/>
        <w:spacing w:after="120"/>
        <w:ind w:firstLine="202"/>
      </w:pPr>
      <w:r>
        <w:t>Therefore, we can accept H1 stating that machine learning models, specifically SVR, have higher performances in either bias, accuracy, or variance.</w:t>
      </w:r>
    </w:p>
    <w:p w:rsidR="00332D39" w:rsidRPr="00AA236B" w:rsidRDefault="00F42AAA" w:rsidP="00332D39">
      <w:pPr>
        <w:pStyle w:val="FigCaption"/>
        <w:rPr>
          <w:rStyle w:val="CaptionColor"/>
        </w:rPr>
      </w:pPr>
      <w:r w:rsidRPr="00AA236B">
        <w:rPr>
          <w:rStyle w:val="CaptionColor"/>
        </w:rPr>
        <w:t xml:space="preserve">TABLE </w:t>
      </w:r>
      <w:r>
        <w:rPr>
          <w:rStyle w:val="CaptionColor"/>
        </w:rPr>
        <w:t>2.</w:t>
      </w:r>
    </w:p>
    <w:p w:rsidR="00332D39" w:rsidRDefault="00F42AAA" w:rsidP="00332D39">
      <w:pPr>
        <w:pStyle w:val="FigCaption"/>
        <w:spacing w:before="0"/>
      </w:pPr>
      <w:r>
        <w:t xml:space="preserve">Models Performances </w:t>
      </w:r>
      <w:r w:rsidR="00E46205">
        <w:t>when Predicting Hotel Demand with ROHs</w:t>
      </w:r>
    </w:p>
    <w:p w:rsidR="00D53701" w:rsidRDefault="00D53701" w:rsidP="00D53701">
      <w:pPr>
        <w:rPr>
          <w:sz w:val="20"/>
          <w:szCs w:val="20"/>
        </w:rPr>
      </w:pPr>
    </w:p>
    <w:p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61"/>
        <w:gridCol w:w="710"/>
        <w:gridCol w:w="656"/>
        <w:gridCol w:w="576"/>
        <w:gridCol w:w="630"/>
        <w:gridCol w:w="661"/>
        <w:gridCol w:w="763"/>
        <w:gridCol w:w="222"/>
        <w:gridCol w:w="710"/>
        <w:gridCol w:w="656"/>
        <w:gridCol w:w="576"/>
        <w:gridCol w:w="630"/>
        <w:gridCol w:w="661"/>
        <w:gridCol w:w="763"/>
      </w:tblGrid>
      <w:tr w:rsidR="00E75EC3" w:rsidTr="00A81BF9">
        <w:trPr>
          <w:trHeight w:val="288"/>
        </w:trPr>
        <w:tc>
          <w:tcPr>
            <w:tcW w:w="0" w:type="auto"/>
            <w:tcBorders>
              <w:top w:val="double" w:sz="4" w:space="0" w:color="auto"/>
              <w:left w:val="nil"/>
              <w:bottom w:val="nil"/>
              <w:right w:val="nil"/>
            </w:tcBorders>
            <w:shd w:val="clear" w:color="auto" w:fill="auto"/>
            <w:noWrap/>
            <w:vAlign w:val="bottom"/>
          </w:tcPr>
          <w:p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D53701" w:rsidRPr="00855FA7" w:rsidRDefault="00F42AAA" w:rsidP="00A81BF9">
            <w:pPr>
              <w:jc w:val="center"/>
              <w:rPr>
                <w:color w:val="000000"/>
                <w:sz w:val="16"/>
                <w:szCs w:val="16"/>
              </w:rPr>
            </w:pPr>
            <w:r>
              <w:rPr>
                <w:color w:val="000000"/>
                <w:sz w:val="16"/>
                <w:szCs w:val="16"/>
              </w:rPr>
              <w:t>With the Whole Booking Curve</w:t>
            </w:r>
          </w:p>
        </w:tc>
      </w:tr>
      <w:tr w:rsidR="00E75EC3" w:rsidTr="00A81BF9">
        <w:trPr>
          <w:trHeight w:val="288"/>
        </w:trPr>
        <w:tc>
          <w:tcPr>
            <w:tcW w:w="0" w:type="auto"/>
            <w:tcBorders>
              <w:top w:val="nil"/>
              <w:left w:val="nil"/>
              <w:bottom w:val="nil"/>
              <w:right w:val="nil"/>
            </w:tcBorders>
            <w:shd w:val="clear" w:color="auto" w:fill="auto"/>
            <w:noWrap/>
            <w:vAlign w:val="bottom"/>
            <w:hideMark/>
          </w:tcPr>
          <w:p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left w:val="nil"/>
              <w:bottom w:val="nil"/>
            </w:tcBorders>
          </w:tcPr>
          <w:p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Time (s)</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3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7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67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6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51</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390</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2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15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9.14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03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2</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383</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06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26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54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4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8</w:t>
            </w:r>
          </w:p>
        </w:tc>
        <w:tc>
          <w:tcPr>
            <w:tcW w:w="0" w:type="auto"/>
            <w:vAlign w:val="center"/>
          </w:tcPr>
          <w:p w:rsidR="00D53701" w:rsidRPr="007858CC" w:rsidRDefault="00F42AAA" w:rsidP="00A81BF9">
            <w:pPr>
              <w:jc w:val="center"/>
              <w:rPr>
                <w:color w:val="000000"/>
                <w:sz w:val="16"/>
                <w:szCs w:val="16"/>
              </w:rPr>
            </w:pPr>
            <w:r w:rsidRPr="007858CC">
              <w:rPr>
                <w:color w:val="000000"/>
                <w:sz w:val="16"/>
                <w:szCs w:val="16"/>
              </w:rPr>
              <w:t>0.</w:t>
            </w:r>
            <w:r>
              <w:rPr>
                <w:color w:val="000000"/>
                <w:sz w:val="16"/>
                <w:szCs w:val="16"/>
              </w:rPr>
              <w:t>133</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4.27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4.55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8.11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397</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415</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46.707</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85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38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83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0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30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19.904</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1.285</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26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7.76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7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8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2.952</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644</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61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942</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0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509</w:t>
            </w:r>
          </w:p>
        </w:tc>
      </w:tr>
      <w:tr w:rsidR="00E75EC3" w:rsidTr="00A81BF9">
        <w:trPr>
          <w:trHeight w:val="288"/>
        </w:trPr>
        <w:tc>
          <w:tcPr>
            <w:tcW w:w="0" w:type="auto"/>
            <w:tcBorders>
              <w:top w:val="nil"/>
              <w:left w:val="nil"/>
              <w:bottom w:val="nil"/>
              <w:right w:val="nil"/>
            </w:tcBorders>
            <w:shd w:val="clear" w:color="auto" w:fill="auto"/>
            <w:noWrap/>
            <w:vAlign w:val="center"/>
            <w:hideMark/>
          </w:tcPr>
          <w:p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716</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8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700</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09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312.845</w:t>
            </w:r>
          </w:p>
        </w:tc>
      </w:tr>
      <w:tr w:rsidR="00E75EC3" w:rsidTr="00A81BF9">
        <w:trPr>
          <w:trHeight w:val="288"/>
        </w:trPr>
        <w:tc>
          <w:tcPr>
            <w:tcW w:w="0" w:type="auto"/>
            <w:tcBorders>
              <w:top w:val="nil"/>
              <w:left w:val="nil"/>
              <w:right w:val="nil"/>
            </w:tcBorders>
            <w:shd w:val="clear" w:color="auto" w:fill="auto"/>
            <w:noWrap/>
            <w:vAlign w:val="center"/>
            <w:hideMark/>
          </w:tcPr>
          <w:p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rsidR="00D53701" w:rsidRPr="007858CC" w:rsidRDefault="00F42AAA" w:rsidP="00A81BF9">
            <w:pPr>
              <w:jc w:val="right"/>
              <w:rPr>
                <w:color w:val="000000"/>
                <w:sz w:val="16"/>
                <w:szCs w:val="16"/>
              </w:rPr>
            </w:pPr>
            <w:r w:rsidRPr="007858CC">
              <w:rPr>
                <w:color w:val="000000"/>
                <w:sz w:val="16"/>
                <w:szCs w:val="16"/>
              </w:rPr>
              <w:t>18.293</w:t>
            </w:r>
          </w:p>
        </w:tc>
        <w:tc>
          <w:tcPr>
            <w:tcW w:w="0" w:type="auto"/>
            <w:tcBorders>
              <w:top w:val="nil"/>
              <w:left w:val="nil"/>
            </w:tcBorders>
          </w:tcPr>
          <w:p w:rsidR="00D53701" w:rsidRPr="00855FA7" w:rsidRDefault="00D53701" w:rsidP="00A81BF9">
            <w:pPr>
              <w:jc w:val="right"/>
              <w:rPr>
                <w:color w:val="000000"/>
                <w:sz w:val="16"/>
                <w:szCs w:val="16"/>
              </w:rPr>
            </w:pPr>
          </w:p>
        </w:tc>
        <w:tc>
          <w:tcPr>
            <w:tcW w:w="0" w:type="auto"/>
            <w:tcBorders>
              <w:top w:val="nil"/>
              <w:left w:val="nil"/>
              <w:right w:val="nil"/>
            </w:tcBorders>
            <w:vAlign w:val="center"/>
          </w:tcPr>
          <w:p w:rsidR="00D53701" w:rsidRPr="000623BB" w:rsidRDefault="00F42AAA" w:rsidP="00A81BF9">
            <w:pPr>
              <w:jc w:val="center"/>
              <w:rPr>
                <w:color w:val="000000"/>
                <w:sz w:val="16"/>
                <w:szCs w:val="16"/>
              </w:rPr>
            </w:pPr>
            <w:r w:rsidRPr="000623BB">
              <w:rPr>
                <w:color w:val="000000"/>
                <w:sz w:val="16"/>
                <w:szCs w:val="16"/>
              </w:rPr>
              <w:t>0.70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5.339</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6.72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123</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0.231</w:t>
            </w:r>
          </w:p>
        </w:tc>
        <w:tc>
          <w:tcPr>
            <w:tcW w:w="0" w:type="auto"/>
            <w:vAlign w:val="center"/>
          </w:tcPr>
          <w:p w:rsidR="00D53701" w:rsidRPr="000623BB" w:rsidRDefault="00F42AAA" w:rsidP="00A81BF9">
            <w:pPr>
              <w:jc w:val="center"/>
              <w:rPr>
                <w:color w:val="000000"/>
                <w:sz w:val="16"/>
                <w:szCs w:val="16"/>
              </w:rPr>
            </w:pPr>
            <w:r w:rsidRPr="000623BB">
              <w:rPr>
                <w:color w:val="000000"/>
                <w:sz w:val="16"/>
                <w:szCs w:val="16"/>
              </w:rPr>
              <w:t>26.108</w:t>
            </w:r>
          </w:p>
        </w:tc>
      </w:tr>
      <w:tr w:rsidR="00E75EC3" w:rsidTr="00A81BF9">
        <w:trPr>
          <w:trHeight w:val="288"/>
        </w:trPr>
        <w:tc>
          <w:tcPr>
            <w:tcW w:w="0" w:type="auto"/>
            <w:tcBorders>
              <w:top w:val="nil"/>
              <w:left w:val="nil"/>
              <w:right w:val="nil"/>
            </w:tcBorders>
            <w:shd w:val="clear" w:color="auto" w:fill="auto"/>
            <w:noWrap/>
            <w:vAlign w:val="bottom"/>
          </w:tcPr>
          <w:p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rsidR="00D53701" w:rsidRPr="00855FA7" w:rsidRDefault="00D53701" w:rsidP="00A81BF9">
            <w:pPr>
              <w:jc w:val="center"/>
              <w:rPr>
                <w:color w:val="000000"/>
                <w:sz w:val="16"/>
                <w:szCs w:val="16"/>
              </w:rPr>
            </w:pPr>
          </w:p>
        </w:tc>
        <w:tc>
          <w:tcPr>
            <w:tcW w:w="0" w:type="auto"/>
            <w:tcBorders>
              <w:top w:val="nil"/>
              <w:left w:val="nil"/>
            </w:tcBorders>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c>
          <w:tcPr>
            <w:tcW w:w="0" w:type="auto"/>
            <w:vAlign w:val="center"/>
          </w:tcPr>
          <w:p w:rsidR="00D53701" w:rsidRPr="00855FA7" w:rsidRDefault="00D53701" w:rsidP="00A81BF9">
            <w:pPr>
              <w:jc w:val="center"/>
              <w:rPr>
                <w:color w:val="000000"/>
                <w:sz w:val="16"/>
                <w:szCs w:val="16"/>
              </w:rPr>
            </w:pP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rsidR="00D53701" w:rsidRPr="00855FA7" w:rsidRDefault="00F42AAA" w:rsidP="00A81BF9">
            <w:pPr>
              <w:jc w:val="center"/>
              <w:rPr>
                <w:color w:val="000000"/>
                <w:sz w:val="16"/>
                <w:szCs w:val="16"/>
              </w:rPr>
            </w:pPr>
            <w:r>
              <w:rPr>
                <w:color w:val="000000"/>
                <w:sz w:val="16"/>
                <w:szCs w:val="16"/>
              </w:rPr>
              <w:t>With the Whole Booking Curve (Robust Test)</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F42AAA" w:rsidP="00A81BF9">
            <w:pPr>
              <w:jc w:val="center"/>
              <w:rPr>
                <w:color w:val="000000"/>
                <w:sz w:val="16"/>
                <w:szCs w:val="16"/>
              </w:rPr>
            </w:pPr>
            <w:r w:rsidRPr="00855FA7">
              <w:rPr>
                <w:color w:val="000000"/>
                <w:sz w:val="16"/>
                <w:szCs w:val="16"/>
              </w:rPr>
              <w:t>Time (s)</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2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40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8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3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2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36</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0.61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91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8.833</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00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3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2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34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9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0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9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29</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4.53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14.67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32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8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40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197.364</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46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31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8.17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1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40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24.25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39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09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857</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5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355</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2.537</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1.03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61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7.062</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0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99</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56</w:t>
            </w:r>
          </w:p>
        </w:tc>
      </w:tr>
      <w:tr w:rsidR="00E75EC3" w:rsidTr="00A81BF9">
        <w:trPr>
          <w:trHeight w:val="288"/>
        </w:trPr>
        <w:tc>
          <w:tcPr>
            <w:tcW w:w="0" w:type="auto"/>
            <w:tcBorders>
              <w:top w:val="nil"/>
              <w:left w:val="nil"/>
              <w:right w:val="nil"/>
            </w:tcBorders>
            <w:shd w:val="clear" w:color="auto" w:fill="auto"/>
            <w:noWrap/>
            <w:vAlign w:val="center"/>
          </w:tcPr>
          <w:p w:rsidR="00D53701" w:rsidRPr="00855FA7" w:rsidRDefault="00F42AAA" w:rsidP="00A81BF9">
            <w:pPr>
              <w:jc w:val="center"/>
              <w:rPr>
                <w:color w:val="000000"/>
                <w:sz w:val="16"/>
                <w:szCs w:val="16"/>
              </w:rPr>
            </w:pPr>
            <w:r w:rsidRPr="00855FA7">
              <w:rPr>
                <w:color w:val="000000"/>
                <w:sz w:val="16"/>
                <w:szCs w:val="16"/>
              </w:rPr>
              <w:lastRenderedPageBreak/>
              <w:t>Random Forest</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rsidR="00D53701" w:rsidRPr="00855FA7" w:rsidRDefault="00D53701" w:rsidP="00A81BF9">
            <w:pPr>
              <w:jc w:val="center"/>
              <w:rPr>
                <w:color w:val="000000"/>
                <w:sz w:val="16"/>
                <w:szCs w:val="16"/>
              </w:rPr>
            </w:pPr>
          </w:p>
        </w:tc>
        <w:tc>
          <w:tcPr>
            <w:tcW w:w="0" w:type="auto"/>
            <w:tcBorders>
              <w:top w:val="nil"/>
              <w:left w:val="nil"/>
              <w:right w:val="nil"/>
            </w:tcBorders>
            <w:vAlign w:val="center"/>
          </w:tcPr>
          <w:p w:rsidR="00D53701" w:rsidRPr="00A81F31" w:rsidRDefault="00F42AAA" w:rsidP="00A81BF9">
            <w:pPr>
              <w:jc w:val="center"/>
              <w:rPr>
                <w:color w:val="000000"/>
                <w:sz w:val="16"/>
                <w:szCs w:val="16"/>
              </w:rPr>
            </w:pPr>
            <w:r w:rsidRPr="00A81F31">
              <w:rPr>
                <w:color w:val="000000"/>
                <w:sz w:val="16"/>
                <w:szCs w:val="16"/>
              </w:rPr>
              <w:t>0.90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5.394</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6.771</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166</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0.268</w:t>
            </w:r>
          </w:p>
        </w:tc>
        <w:tc>
          <w:tcPr>
            <w:tcW w:w="0" w:type="auto"/>
            <w:vAlign w:val="center"/>
          </w:tcPr>
          <w:p w:rsidR="00D53701" w:rsidRPr="00A81F31" w:rsidRDefault="00F42AAA" w:rsidP="00A81BF9">
            <w:pPr>
              <w:jc w:val="center"/>
              <w:rPr>
                <w:color w:val="000000"/>
                <w:sz w:val="16"/>
                <w:szCs w:val="16"/>
              </w:rPr>
            </w:pPr>
            <w:r w:rsidRPr="00A81F31">
              <w:rPr>
                <w:color w:val="000000"/>
                <w:sz w:val="16"/>
                <w:szCs w:val="16"/>
              </w:rPr>
              <w:t>330.700</w:t>
            </w:r>
          </w:p>
        </w:tc>
      </w:tr>
      <w:tr w:rsidR="00E75EC3" w:rsidTr="00A81BF9">
        <w:trPr>
          <w:trHeight w:val="288"/>
        </w:trPr>
        <w:tc>
          <w:tcPr>
            <w:tcW w:w="0" w:type="auto"/>
            <w:tcBorders>
              <w:top w:val="nil"/>
              <w:left w:val="nil"/>
              <w:bottom w:val="double" w:sz="4" w:space="0" w:color="auto"/>
              <w:right w:val="nil"/>
            </w:tcBorders>
            <w:shd w:val="clear" w:color="auto" w:fill="auto"/>
            <w:noWrap/>
            <w:vAlign w:val="center"/>
          </w:tcPr>
          <w:p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rsidR="00D53701" w:rsidRPr="00A81F31" w:rsidRDefault="00F42AAA"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rsidR="00D53701" w:rsidRPr="00A81F31" w:rsidRDefault="00F42AAA"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rsidR="00D53701" w:rsidRPr="00A81F31" w:rsidRDefault="00F42AAA" w:rsidP="00A81BF9">
            <w:pPr>
              <w:jc w:val="center"/>
              <w:rPr>
                <w:color w:val="000000"/>
                <w:sz w:val="16"/>
                <w:szCs w:val="16"/>
              </w:rPr>
            </w:pPr>
            <w:r w:rsidRPr="00A81F31">
              <w:rPr>
                <w:color w:val="000000"/>
                <w:sz w:val="16"/>
                <w:szCs w:val="16"/>
              </w:rPr>
              <w:t>21.096</w:t>
            </w:r>
          </w:p>
        </w:tc>
      </w:tr>
    </w:tbl>
    <w:p w:rsidR="00CD429C" w:rsidRDefault="00CD429C" w:rsidP="003C287C">
      <w:pPr>
        <w:pStyle w:val="PARAIndent"/>
      </w:pPr>
    </w:p>
    <w:p w:rsidR="00BC5F81" w:rsidRDefault="00F42AAA" w:rsidP="00BC5F81">
      <w:pPr>
        <w:pStyle w:val="PARAIndent"/>
        <w:spacing w:after="120"/>
        <w:ind w:firstLine="202"/>
      </w:pPr>
      <w:r w:rsidRPr="00524C3F">
        <w:t xml:space="preserve">To test H2, we build models with all existed ROHs on the realized booking curve. The models here for additive </w:t>
      </w:r>
      <w:r w:rsidR="006646F7">
        <w:t>pick-up</w:t>
      </w:r>
      <w:r w:rsidRPr="00524C3F">
        <w:t xml:space="preserve"> and multiplicative </w:t>
      </w:r>
      <w:r w:rsidR="006646F7">
        <w:t>pick-up</w:t>
      </w:r>
      <w:r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the second-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rsidR="00BC5F81" w:rsidRDefault="00F42AAA" w:rsidP="00BC5F81">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accuracy, however, it generates very high standard deviation errors. Overall, when all existed ROHs on the booking curve are used, regression, SVR, and Random Forest models tend to have higher accuracy and lower biases without generating unstable results. Therefore, we partially reject H2 which believes that machine learning models generate superior results since regression has decent performance as well. </w:t>
      </w:r>
    </w:p>
    <w:p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 (</w:t>
      </w:r>
      <w:r w:rsidRPr="00460A89">
        <w:rPr>
          <w:highlight w:val="yellow"/>
        </w:rPr>
        <w:t>low gamma value, far reach, lower weight to the near-boundary vectors, more linear; vice versa</w:t>
      </w:r>
      <w:r>
        <w:t xml:space="preserve">). This procedure can be largely different depends on the specific case and computation power. </w:t>
      </w:r>
    </w:p>
    <w:p w:rsidR="00923894" w:rsidRDefault="00F42AAA" w:rsidP="00923894">
      <w:pPr>
        <w:pStyle w:val="PARAIndent"/>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p>
    <w:p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72A51">
        <w:rPr>
          <w:rStyle w:val="CaptionColor"/>
        </w:rPr>
        <w:t>4</w:t>
      </w:r>
      <w:r w:rsidRPr="00B7110A">
        <w:rPr>
          <w:rStyle w:val="CaptionColor"/>
        </w:rPr>
        <w:t>.</w:t>
      </w:r>
      <w:r>
        <w:rPr>
          <w:rFonts w:ascii="MS Gothic" w:eastAsia="MS Gothic" w:hAnsi="MS Gothic" w:cs="MS Gothic" w:hint="eastAsia"/>
        </w:rPr>
        <w:t> </w:t>
      </w:r>
      <w:r w:rsidRPr="00486E60">
        <w:t xml:space="preserve"> </w:t>
      </w:r>
    </w:p>
    <w:p w:rsidR="00972A51" w:rsidRDefault="00F42AAA" w:rsidP="00E46205">
      <w:pPr>
        <w:pStyle w:val="FigCaption"/>
        <w:spacing w:before="0"/>
      </w:pPr>
      <w:r>
        <w:t xml:space="preserve">Model Performances </w:t>
      </w:r>
      <w:r w:rsidR="00121C39">
        <w:t xml:space="preserve">of Predicting Hotel Demand using the Newest ROHs </w:t>
      </w:r>
      <w:r>
        <w:t>by Forecasting Window.</w:t>
      </w:r>
    </w:p>
    <w:p w:rsidR="00E46205" w:rsidRPr="00B54AA7" w:rsidRDefault="00F42AAA" w:rsidP="00E46205">
      <w:pPr>
        <w:pStyle w:val="FigCaption"/>
        <w:spacing w:before="0"/>
        <w:rPr>
          <w:b w:val="0"/>
          <w:bCs w:val="0"/>
        </w:rPr>
      </w:pPr>
      <w:r>
        <w:rPr>
          <w:b w:val="0"/>
          <w:bCs w:val="0"/>
          <w:i/>
          <w:iCs/>
        </w:rPr>
        <w:t xml:space="preserve">Note. </w:t>
      </w:r>
      <w:r w:rsidR="00146C9B">
        <w:rPr>
          <w:b w:val="0"/>
          <w:bCs w:val="0"/>
        </w:rPr>
        <w:t xml:space="preserve">apk = additive </w:t>
      </w:r>
      <w:r w:rsidR="006646F7">
        <w:rPr>
          <w:b w:val="0"/>
          <w:bCs w:val="0"/>
        </w:rPr>
        <w:t>pick-up</w:t>
      </w:r>
      <w:r w:rsidR="00146C9B">
        <w:rPr>
          <w:b w:val="0"/>
          <w:bCs w:val="0"/>
        </w:rPr>
        <w:t>, reg = regression, rf = random forest, svr = support vector machine</w:t>
      </w:r>
      <w:r w:rsidR="00B54AA7">
        <w:rPr>
          <w:b w:val="0"/>
          <w:bCs w:val="0"/>
        </w:rPr>
        <w:t>, DBA=days before arrival</w:t>
      </w:r>
    </w:p>
    <w:p w:rsidR="00923894" w:rsidRDefault="00923894" w:rsidP="00923894">
      <w:pPr>
        <w:pStyle w:val="PARAIndent"/>
        <w:ind w:firstLine="0"/>
      </w:pPr>
    </w:p>
    <w:p w:rsidR="00121C39" w:rsidRDefault="00F42AAA" w:rsidP="00121C39">
      <w:pPr>
        <w:pStyle w:val="PARAIndent"/>
        <w:spacing w:after="120"/>
        <w:ind w:firstLine="202"/>
      </w:pPr>
      <w:r>
        <w:rPr>
          <w:noProof/>
        </w:rPr>
        <w:lastRenderedPageBreak/>
        <w:drawing>
          <wp:anchor distT="0" distB="0" distL="114300" distR="114300" simplePos="0" relativeHeight="251660288" behindDoc="1" locked="0" layoutInCell="1" allowOverlap="1">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p>
    <w:p w:rsidR="00121C39" w:rsidRDefault="00F42AAA" w:rsidP="00121C39">
      <w:pPr>
        <w:pStyle w:val="FigCaption"/>
        <w:spacing w:before="0"/>
      </w:pPr>
      <w:r>
        <w:t>Model Performances of Predicting Hotel Demand using All ROHs on the booking curve by Forecasting Window.</w:t>
      </w:r>
    </w:p>
    <w:p w:rsidR="00121C39" w:rsidRDefault="00F42AAA" w:rsidP="00121C39">
      <w:pPr>
        <w:pStyle w:val="FigCaption"/>
        <w:spacing w:before="0"/>
        <w:rPr>
          <w:b w:val="0"/>
          <w:bCs w:val="0"/>
        </w:rPr>
      </w:pPr>
      <w:r>
        <w:rPr>
          <w:b w:val="0"/>
          <w:bCs w:val="0"/>
          <w:i/>
          <w:iCs/>
        </w:rPr>
        <w:t xml:space="preserve">Note. </w:t>
      </w:r>
      <w:r>
        <w:rPr>
          <w:b w:val="0"/>
          <w:bCs w:val="0"/>
        </w:rPr>
        <w:t xml:space="preserve">apk = additive </w:t>
      </w:r>
      <w:r w:rsidR="006646F7">
        <w:rPr>
          <w:b w:val="0"/>
          <w:bCs w:val="0"/>
        </w:rPr>
        <w:t>pick-up</w:t>
      </w:r>
      <w:r>
        <w:rPr>
          <w:b w:val="0"/>
          <w:bCs w:val="0"/>
        </w:rPr>
        <w:t>, reg = regression, rf = random forest, svr = support vector machine, DBA=days before arrival</w:t>
      </w:r>
    </w:p>
    <w:p w:rsidR="000E3AB0" w:rsidRPr="00B54AA7" w:rsidRDefault="000E3AB0" w:rsidP="00121C39">
      <w:pPr>
        <w:pStyle w:val="FigCaption"/>
        <w:spacing w:before="0"/>
        <w:rPr>
          <w:b w:val="0"/>
          <w:bCs w:val="0"/>
        </w:rPr>
      </w:pPr>
    </w:p>
    <w:p w:rsidR="00BC0692" w:rsidRDefault="00F42AAA" w:rsidP="00BC0692">
      <w:pPr>
        <w:pStyle w:val="PARAIndent"/>
        <w:ind w:firstLine="0"/>
      </w:pPr>
      <w:r>
        <w:t xml:space="preserve">For cases where all ROHs on the booking curves are used, </w:t>
      </w:r>
      <w:r w:rsidR="00F72D1D">
        <w:t>the differences are less significant between models.</w:t>
      </w:r>
      <w:r w:rsidR="003941A1">
        <w:t xml:space="preserve"> Both random forest and SVR underestimate the demand in the 7-day window and have higher ME than additive </w:t>
      </w:r>
      <w:r w:rsidR="006646F7">
        <w:t>pick-up</w:t>
      </w:r>
      <w:r w:rsidR="003941A1">
        <w:t xml:space="preserve"> and regression. </w:t>
      </w:r>
      <w:r w:rsidR="006B6B9E">
        <w:t>However, random forest and SVR indeed perform better in terms of MPEs. Even though the random forest and SVR show slightly superiority in MAPE especially from the 7-30 days' window, there are no visually distinguishable differences. Similar</w:t>
      </w:r>
      <w:r w:rsidR="003E1928">
        <w:t xml:space="preserve"> </w:t>
      </w:r>
      <w:r w:rsidR="006B6B9E">
        <w:t>to the last experiment, all models have similar variances increasing with booking window length.</w:t>
      </w:r>
    </w:p>
    <w:p w:rsidR="003C3D65" w:rsidRDefault="003C3D65" w:rsidP="00460A89">
      <w:pPr>
        <w:pStyle w:val="H1NoSpace"/>
      </w:pPr>
    </w:p>
    <w:p w:rsidR="00460A89" w:rsidRDefault="00F42AAA" w:rsidP="00460A89">
      <w:pPr>
        <w:pStyle w:val="H1NoSpace"/>
      </w:pPr>
      <w:r>
        <w:t>CONCLUSIONS AND DISCUSSIONS</w:t>
      </w:r>
    </w:p>
    <w:p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EF5756">
        <w:t xml:space="preserve">Abl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rsidR="00C4118E" w:rsidRDefault="00F42AAA" w:rsidP="00405BA3">
      <w:pPr>
        <w:pStyle w:val="PARAIndent"/>
      </w:pPr>
      <w:r>
        <w:t xml:space="preserve">However,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rsidR="003E1928"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statistics background to apply. Given the </w:t>
      </w:r>
      <w:r w:rsidR="00957654">
        <w:t xml:space="preserve">normality of the hotel industry, we do not recommend </w:t>
      </w:r>
      <w:r w:rsidR="00625012">
        <w:t>this approach to be blindly applied in the daily management even machine learning is a hyped concept in recent years.</w:t>
      </w:r>
    </w:p>
    <w:p w:rsidR="00A30F11" w:rsidRDefault="00F42AAA" w:rsidP="00625012">
      <w:pPr>
        <w:pStyle w:val="PARAIndent"/>
      </w:pPr>
      <w:r>
        <w:t xml:space="preserve">We do suggest researchers and practitioners utilize the insights from this current research.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t xml:space="preserve">value-worthy to use regression models as the go-to approach. </w:t>
      </w:r>
    </w:p>
    <w:p w:rsidR="00C10AB5" w:rsidRPr="009E6EE0" w:rsidRDefault="00F42AAA" w:rsidP="00625012">
      <w:pPr>
        <w:pStyle w:val="PARAIndent"/>
      </w:pPr>
      <w:r>
        <w:lastRenderedPageBreak/>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feature engineering and parameter selection to improve the performances of machine learning. </w:t>
      </w:r>
    </w:p>
    <w:p w:rsidR="00460A89" w:rsidRPr="00E91452" w:rsidRDefault="00460A89" w:rsidP="00460A89">
      <w:pPr>
        <w:pStyle w:val="H1NoSpace"/>
      </w:pPr>
    </w:p>
    <w:p w:rsidR="00D6550C" w:rsidRDefault="00F42AAA" w:rsidP="00D6550C">
      <w:pPr>
        <w:pStyle w:val="H1NoSpace"/>
      </w:pPr>
      <w:r>
        <w:t>REFERENCES</w:t>
      </w:r>
    </w:p>
    <w:p w:rsidR="00B835A2" w:rsidRPr="00B835A2" w:rsidRDefault="00F42AAA" w:rsidP="00B835A2">
      <w:pPr>
        <w:widowControl w:val="0"/>
        <w:autoSpaceDE w:val="0"/>
        <w:autoSpaceDN w:val="0"/>
        <w:adjustRightInd w:val="0"/>
        <w:spacing w:line="240" w:lineRule="exact"/>
        <w:ind w:left="480" w:hanging="480"/>
        <w:rPr>
          <w:noProof/>
          <w:sz w:val="20"/>
        </w:rPr>
      </w:pPr>
      <w:r w:rsidRPr="00D6550C">
        <w:fldChar w:fldCharType="begin" w:fldLock="1"/>
      </w:r>
      <w:r w:rsidRPr="00D6550C">
        <w:instrText xml:space="preserve">ADDIN Mendeley Bibliography CSL_BIBLIOGRAPHY </w:instrText>
      </w:r>
      <w:r w:rsidRPr="00D6550C">
        <w:fldChar w:fldCharType="separate"/>
      </w:r>
      <w:r w:rsidR="00B835A2" w:rsidRPr="00B835A2">
        <w:rPr>
          <w:noProof/>
          <w:sz w:val="20"/>
        </w:rPr>
        <w:t xml:space="preserve">Chen, Christopher and Soulaymane Kachani. 2007. “Forecasting and Optimisation for Hotel Revenue Management.” </w:t>
      </w:r>
      <w:r w:rsidR="00B835A2" w:rsidRPr="00B835A2">
        <w:rPr>
          <w:i/>
          <w:iCs/>
          <w:noProof/>
          <w:sz w:val="20"/>
        </w:rPr>
        <w:t>Journal of Revenue and Pricing Management</w:t>
      </w:r>
      <w:r w:rsidR="00B835A2" w:rsidRPr="00B835A2">
        <w:rPr>
          <w:noProof/>
          <w:sz w:val="20"/>
        </w:rPr>
        <w:t xml:space="preserve"> 6(3):163–74.</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Corazza, Marco, Giovanni Fasano, and Francesco Mason. 2014. “An Artificial Neural Network-Based Technique for On-Line Hotel Booking.” </w:t>
      </w:r>
      <w:r w:rsidRPr="00B835A2">
        <w:rPr>
          <w:i/>
          <w:iCs/>
          <w:noProof/>
          <w:sz w:val="20"/>
        </w:rPr>
        <w:t>Procedia Economics and Finance</w:t>
      </w:r>
      <w:r w:rsidRPr="00B835A2">
        <w:rPr>
          <w:noProof/>
          <w:sz w:val="20"/>
        </w:rPr>
        <w:t xml:space="preserve"> 15(14):45–55.</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Duan, Dongmei. 2020. “Research on Hotel Online Sales Forecast Model Based on Improved WaveNet.” </w:t>
      </w:r>
      <w:r w:rsidRPr="00B835A2">
        <w:rPr>
          <w:i/>
          <w:iCs/>
          <w:noProof/>
          <w:sz w:val="20"/>
        </w:rPr>
        <w:t>Journal of Physics: Conference Series</w:t>
      </w:r>
      <w:r w:rsidRPr="00B835A2">
        <w:rPr>
          <w:noProof/>
          <w:sz w:val="20"/>
        </w:rPr>
        <w:t xml:space="preserve"> 1544(1):0–7.</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Friedman, Jerome, Trevor Hastie, and Robert Tibshirani. 2001. </w:t>
      </w:r>
      <w:r w:rsidRPr="00B835A2">
        <w:rPr>
          <w:i/>
          <w:iCs/>
          <w:noProof/>
          <w:sz w:val="20"/>
        </w:rPr>
        <w:t>The Elements of Statistical Learning</w:t>
      </w:r>
      <w:r w:rsidRPr="00B835A2">
        <w:rPr>
          <w:noProof/>
          <w:sz w:val="20"/>
        </w:rPr>
        <w:t>. Vol. 1. Springer series in statistics New York.</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L’heureux, ED. 1986. “A New Twist in Forecasting Short-Term Passenger Pickup.” </w:t>
      </w:r>
      <w:r w:rsidRPr="00B835A2">
        <w:rPr>
          <w:i/>
          <w:iCs/>
          <w:noProof/>
          <w:sz w:val="20"/>
        </w:rPr>
        <w:t>AGIFORS PROCEEDINGS</w:t>
      </w:r>
      <w:r w:rsidRPr="00B835A2">
        <w:rPr>
          <w:noProof/>
          <w:sz w:val="20"/>
        </w:rPr>
        <w:t xml:space="preserve"> 234–47.</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Lee, Misuk. 2018. “Modeling and Forecasting Hotel Room Demand Based on Advance Booking Information.” </w:t>
      </w:r>
      <w:r w:rsidRPr="00B835A2">
        <w:rPr>
          <w:i/>
          <w:iCs/>
          <w:noProof/>
          <w:sz w:val="20"/>
        </w:rPr>
        <w:t>Tourism Management</w:t>
      </w:r>
      <w:r w:rsidRPr="00B835A2">
        <w:rPr>
          <w:noProof/>
          <w:sz w:val="20"/>
        </w:rPr>
        <w:t xml:space="preserve"> 66:62–71.</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Ma, Yufeng, Zheng Xiang, Qianzhou Du, and Weiguo Fan. 2018. “Effects of User-Provided Photos on Hotel Review Helpfulness: An Analytical Approach with Deep Leaning.” </w:t>
      </w:r>
      <w:r w:rsidRPr="00B835A2">
        <w:rPr>
          <w:i/>
          <w:iCs/>
          <w:noProof/>
          <w:sz w:val="20"/>
        </w:rPr>
        <w:t>International Journal of Hospitality Management</w:t>
      </w:r>
      <w:r w:rsidRPr="00B835A2">
        <w:rPr>
          <w:noProof/>
          <w:sz w:val="20"/>
        </w:rPr>
        <w:t xml:space="preserve"> 71(April 2017):120–31.</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Phillips, Paul, Krystin Zigan, Maria Manuela Santos Silva, and Roland Schegg. 2015. “The Interactive Effects of Online Reviews on the Determinants of Swiss Hotel Performance: A Neural Network Analysis.” </w:t>
      </w:r>
      <w:r w:rsidRPr="00B835A2">
        <w:rPr>
          <w:i/>
          <w:iCs/>
          <w:noProof/>
          <w:sz w:val="20"/>
        </w:rPr>
        <w:t>Tourism Management</w:t>
      </w:r>
      <w:r w:rsidRPr="00B835A2">
        <w:rPr>
          <w:noProof/>
          <w:sz w:val="20"/>
        </w:rPr>
        <w:t xml:space="preserve"> 50:130–41.</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Phumchusri, Naragain and Phoom Ungtrakul. 2020. “Hotel Daily Demand Forecasting for High-Frequency and Complex Seasonality Data: A Case Study in Thailand.” </w:t>
      </w:r>
      <w:r w:rsidRPr="00B835A2">
        <w:rPr>
          <w:i/>
          <w:iCs/>
          <w:noProof/>
          <w:sz w:val="20"/>
        </w:rPr>
        <w:t>Journal of Revenue and Pricing Management</w:t>
      </w:r>
      <w:r w:rsidRPr="00B835A2">
        <w:rPr>
          <w:noProof/>
          <w:sz w:val="20"/>
        </w:rPr>
        <w:t xml:space="preserve"> 19(1):8–25.</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Sánchez-Medina, Agustín J. and Eleazar C-Sánchez. 2020. “Using Machine Learning and Big Data for Efficient Forecasting of Hotel Booking Cancellations.” </w:t>
      </w:r>
      <w:r w:rsidRPr="00B835A2">
        <w:rPr>
          <w:i/>
          <w:iCs/>
          <w:noProof/>
          <w:sz w:val="20"/>
        </w:rPr>
        <w:t>International Journal of Hospitality Management</w:t>
      </w:r>
      <w:r w:rsidRPr="00B835A2">
        <w:rPr>
          <w:noProof/>
          <w:sz w:val="20"/>
        </w:rPr>
        <w:t xml:space="preserve"> 89(May):102546.</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Tse, Tony Sze Ming and Yiu Tung Poon. 2015. “Analyzing the Use of an Advance Booking Curve in Forecasting Hotel Reservations.” </w:t>
      </w:r>
      <w:r w:rsidRPr="00B835A2">
        <w:rPr>
          <w:i/>
          <w:iCs/>
          <w:noProof/>
          <w:sz w:val="20"/>
        </w:rPr>
        <w:t>Journal of Travel and Tourism Marketing</w:t>
      </w:r>
      <w:r w:rsidRPr="00B835A2">
        <w:rPr>
          <w:noProof/>
          <w:sz w:val="20"/>
        </w:rPr>
        <w:t xml:space="preserve"> 32(7):852–69.</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Weatherford, Larry R. and Sheryl E. Kimes. 2003. “A Comparison of Forecasting Methods for Hotel Revenue Management.” </w:t>
      </w:r>
      <w:r w:rsidRPr="00B835A2">
        <w:rPr>
          <w:i/>
          <w:iCs/>
          <w:noProof/>
          <w:sz w:val="20"/>
        </w:rPr>
        <w:t>International Journal of Forecasting</w:t>
      </w:r>
      <w:r w:rsidRPr="00B835A2">
        <w:rPr>
          <w:noProof/>
          <w:sz w:val="20"/>
        </w:rPr>
        <w:t xml:space="preserve"> 19(3):401–15.</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 xml:space="preserve">Zakhary, Athanasius, Neamat El Gayar, and Amir F. Atiya. 2008. “A Comparative Study of the Pickup Method and Its Variations Using a Simulated Hotel Reservation Data.” </w:t>
      </w:r>
      <w:r w:rsidRPr="00B835A2">
        <w:rPr>
          <w:i/>
          <w:iCs/>
          <w:noProof/>
          <w:sz w:val="20"/>
        </w:rPr>
        <w:t>Icgst-Aoml</w:t>
      </w:r>
      <w:r w:rsidRPr="00B835A2">
        <w:rPr>
          <w:noProof/>
          <w:sz w:val="20"/>
        </w:rPr>
        <w:t xml:space="preserve"> 8(2):15–21.</w:t>
      </w:r>
    </w:p>
    <w:p w:rsidR="00B835A2" w:rsidRPr="00B835A2" w:rsidRDefault="00B835A2" w:rsidP="00B835A2">
      <w:pPr>
        <w:widowControl w:val="0"/>
        <w:autoSpaceDE w:val="0"/>
        <w:autoSpaceDN w:val="0"/>
        <w:adjustRightInd w:val="0"/>
        <w:spacing w:line="240" w:lineRule="exact"/>
        <w:ind w:left="480" w:hanging="480"/>
        <w:rPr>
          <w:noProof/>
          <w:sz w:val="20"/>
        </w:rPr>
      </w:pPr>
      <w:r w:rsidRPr="00B835A2">
        <w:rPr>
          <w:noProof/>
          <w:sz w:val="20"/>
        </w:rPr>
        <w:t>Zhang, Yueqian. 2019. “Forecasting Hotel Demand Using Machine Learning Approaches.” Cornell University.</w:t>
      </w:r>
    </w:p>
    <w:p w:rsidR="006D2178" w:rsidRDefault="00F42AAA" w:rsidP="00B835A2">
      <w:pPr>
        <w:widowControl w:val="0"/>
        <w:autoSpaceDE w:val="0"/>
        <w:autoSpaceDN w:val="0"/>
        <w:adjustRightInd w:val="0"/>
        <w:spacing w:line="240" w:lineRule="exact"/>
        <w:ind w:left="480" w:hanging="480"/>
        <w:sectPr w:rsidR="006D2178" w:rsidSect="00D53701">
          <w:type w:val="continuous"/>
          <w:pgSz w:w="11520" w:h="15660" w:code="1"/>
          <w:pgMar w:top="1300" w:right="740" w:bottom="1040" w:left="740" w:header="360" w:footer="640" w:gutter="0"/>
          <w:cols w:space="400"/>
          <w:docGrid w:linePitch="360"/>
        </w:sectPr>
      </w:pPr>
      <w:r w:rsidRPr="00D6550C">
        <w:fldChar w:fldCharType="end"/>
      </w:r>
    </w:p>
    <w:p w:rsidR="004F7E89" w:rsidRDefault="004F7E89">
      <w:pPr>
        <w:rPr>
          <w:rFonts w:cs="TimesLTStd-Roman"/>
          <w:spacing w:val="-2"/>
          <w:sz w:val="20"/>
          <w:szCs w:val="20"/>
        </w:rPr>
      </w:pPr>
      <w:r>
        <w:br w:type="page"/>
      </w:r>
    </w:p>
    <w:p w:rsidR="009C31F6" w:rsidRPr="00AA236B" w:rsidRDefault="009C31F6" w:rsidP="009C31F6">
      <w:pPr>
        <w:pStyle w:val="FigCaption"/>
        <w:rPr>
          <w:rStyle w:val="CaptionColor"/>
        </w:rPr>
      </w:pPr>
      <w:r w:rsidRPr="00AA236B">
        <w:rPr>
          <w:rStyle w:val="CaptionColor"/>
        </w:rPr>
        <w:lastRenderedPageBreak/>
        <w:t xml:space="preserve">TABLE </w:t>
      </w:r>
      <w:r>
        <w:rPr>
          <w:rStyle w:val="CaptionColor"/>
        </w:rPr>
        <w:t>A1.</w:t>
      </w:r>
    </w:p>
    <w:p w:rsidR="00786436" w:rsidRDefault="00C70F7D" w:rsidP="0013307B">
      <w:pPr>
        <w:pStyle w:val="FigCaption"/>
        <w:spacing w:before="0"/>
      </w:pPr>
      <w:r>
        <w:t>Pick-up Models parameters by day of week</w:t>
      </w:r>
    </w:p>
    <w:p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rsidTr="00BD4303">
        <w:trPr>
          <w:trHeight w:val="173"/>
        </w:trPr>
        <w:tc>
          <w:tcPr>
            <w:tcW w:w="387" w:type="pct"/>
            <w:tcBorders>
              <w:top w:val="double" w:sz="4" w:space="0" w:color="auto"/>
              <w:bottom w:val="single" w:sz="4" w:space="0" w:color="FFFFFF" w:themeColor="background1"/>
            </w:tcBorders>
            <w:shd w:val="clear" w:color="auto" w:fill="auto"/>
            <w:vAlign w:val="center"/>
          </w:tcPr>
          <w:p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rsidTr="00BD4303">
        <w:trPr>
          <w:trHeight w:val="173"/>
        </w:trPr>
        <w:tc>
          <w:tcPr>
            <w:tcW w:w="469" w:type="pct"/>
            <w:gridSpan w:val="2"/>
            <w:tcBorders>
              <w:top w:val="single" w:sz="4" w:space="0" w:color="auto"/>
            </w:tcBorders>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rsidTr="00BD4303">
        <w:trPr>
          <w:trHeight w:val="173"/>
        </w:trPr>
        <w:tc>
          <w:tcPr>
            <w:tcW w:w="469" w:type="pct"/>
            <w:gridSpan w:val="2"/>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rsidTr="00BD4303">
        <w:trPr>
          <w:trHeight w:val="173"/>
        </w:trPr>
        <w:tc>
          <w:tcPr>
            <w:tcW w:w="469" w:type="pct"/>
            <w:gridSpan w:val="2"/>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rsidTr="00BD4303">
        <w:trPr>
          <w:trHeight w:val="173"/>
        </w:trPr>
        <w:tc>
          <w:tcPr>
            <w:tcW w:w="469" w:type="pct"/>
            <w:gridSpan w:val="2"/>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rsidTr="00BD4303">
        <w:trPr>
          <w:trHeight w:val="173"/>
        </w:trPr>
        <w:tc>
          <w:tcPr>
            <w:tcW w:w="469" w:type="pct"/>
            <w:gridSpan w:val="2"/>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rsidTr="00BD4303">
        <w:trPr>
          <w:trHeight w:val="173"/>
        </w:trPr>
        <w:tc>
          <w:tcPr>
            <w:tcW w:w="469" w:type="pct"/>
            <w:gridSpan w:val="2"/>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rsidTr="00BD4303">
        <w:trPr>
          <w:trHeight w:val="173"/>
        </w:trPr>
        <w:tc>
          <w:tcPr>
            <w:tcW w:w="469" w:type="pct"/>
            <w:gridSpan w:val="2"/>
            <w:tcBorders>
              <w:bottom w:val="single" w:sz="4" w:space="0" w:color="auto"/>
            </w:tcBorders>
            <w:shd w:val="clear" w:color="auto" w:fill="auto"/>
            <w:vAlign w:val="center"/>
          </w:tcPr>
          <w:p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rsidTr="00BD4303">
        <w:trPr>
          <w:trHeight w:val="173"/>
        </w:trPr>
        <w:tc>
          <w:tcPr>
            <w:tcW w:w="469" w:type="pct"/>
            <w:gridSpan w:val="2"/>
            <w:tcBorders>
              <w:top w:val="single" w:sz="4" w:space="0" w:color="auto"/>
            </w:tcBorders>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rsidTr="00BD4303">
        <w:trPr>
          <w:trHeight w:val="173"/>
        </w:trPr>
        <w:tc>
          <w:tcPr>
            <w:tcW w:w="469" w:type="pct"/>
            <w:gridSpan w:val="2"/>
            <w:shd w:val="clear" w:color="auto" w:fill="auto"/>
            <w:vAlign w:val="center"/>
          </w:tcPr>
          <w:p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rsidR="00786436" w:rsidRDefault="00786436" w:rsidP="004F7E89">
      <w:pPr>
        <w:pStyle w:val="FigCaption"/>
        <w:rPr>
          <w:rStyle w:val="CaptionColor"/>
        </w:rPr>
      </w:pPr>
    </w:p>
    <w:p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1</w:t>
      </w:r>
      <w:r>
        <w:rPr>
          <w:rStyle w:val="CaptionColor"/>
        </w:rPr>
        <w:t>.</w:t>
      </w:r>
    </w:p>
    <w:p w:rsidR="004F7E89" w:rsidRDefault="00B526EC" w:rsidP="004F7E89">
      <w:pPr>
        <w:pStyle w:val="FigCaption"/>
        <w:spacing w:before="0"/>
      </w:pPr>
      <w:r>
        <w:t>Regression model</w:t>
      </w:r>
      <w:r w:rsidR="00942D30">
        <w:t xml:space="preserve"> results for predicting hotel arrivals (using all existed ROHs on the booking curve)</w:t>
      </w:r>
    </w:p>
    <w:p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B526EC" w:rsidRPr="00786436" w:rsidRDefault="00B526EC" w:rsidP="00B526EC">
            <w:pPr>
              <w:jc w:val="center"/>
              <w:rPr>
                <w:sz w:val="16"/>
                <w:szCs w:val="16"/>
              </w:rPr>
            </w:pPr>
            <w:r w:rsidRPr="00786436">
              <w:rPr>
                <w:sz w:val="16"/>
                <w:szCs w:val="16"/>
              </w:rPr>
              <w:t>Model 12</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3)</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2)</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24</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67)</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9</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3)</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46</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0)</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09</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8)</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0</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55)</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lastRenderedPageBreak/>
              <w:t>ROH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17)</w:t>
            </w:r>
          </w:p>
        </w:tc>
      </w:tr>
      <w:tr w:rsidR="00B526EC" w:rsidRPr="00B526EC" w:rsidTr="00942D30">
        <w:trPr>
          <w:tblCellSpacing w:w="0" w:type="dxa"/>
          <w:jc w:val="center"/>
        </w:trPr>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rsidR="00B526EC" w:rsidRPr="00B526EC" w:rsidRDefault="00B526EC" w:rsidP="00942D30">
            <w:pPr>
              <w:rPr>
                <w:sz w:val="16"/>
                <w:szCs w:val="16"/>
              </w:rPr>
            </w:pPr>
            <w:r w:rsidRPr="00B526EC">
              <w:rPr>
                <w:sz w:val="16"/>
                <w:szCs w:val="16"/>
              </w:rPr>
              <w:t>0.24</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0.22</w:t>
            </w:r>
          </w:p>
        </w:tc>
      </w:tr>
      <w:tr w:rsidR="00B526EC" w:rsidRPr="00B526EC"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rPr>
              <w:t>296</w:t>
            </w:r>
          </w:p>
        </w:tc>
      </w:tr>
      <w:tr w:rsidR="00B526EC" w:rsidRPr="00B526EC" w:rsidTr="00942D30">
        <w:trPr>
          <w:tblCellSpacing w:w="0" w:type="dxa"/>
          <w:jc w:val="center"/>
        </w:trPr>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rsidR="00B526EC" w:rsidRPr="00B526EC" w:rsidRDefault="00B526EC" w:rsidP="00942D30">
            <w:pPr>
              <w:rPr>
                <w:sz w:val="16"/>
                <w:szCs w:val="16"/>
              </w:rPr>
            </w:pPr>
            <w:r w:rsidRPr="00B526EC">
              <w:rPr>
                <w:sz w:val="16"/>
                <w:szCs w:val="16"/>
              </w:rPr>
              <w:t>11.87</w:t>
            </w:r>
          </w:p>
        </w:tc>
      </w:tr>
      <w:tr w:rsidR="00B526EC" w:rsidRPr="00B526EC"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rsidR="00CA2988" w:rsidRDefault="00CA2988" w:rsidP="00CA2988">
      <w:pPr>
        <w:pStyle w:val="PARA"/>
      </w:pPr>
    </w:p>
    <w:p w:rsidR="00942D30" w:rsidRDefault="00942D30" w:rsidP="00CA2988">
      <w:pPr>
        <w:pStyle w:val="PARA"/>
      </w:pPr>
    </w:p>
    <w:p w:rsidR="00942D30" w:rsidRPr="00AA236B" w:rsidRDefault="00942D30" w:rsidP="00942D30">
      <w:pPr>
        <w:pStyle w:val="FigCaption"/>
        <w:rPr>
          <w:rStyle w:val="CaptionColor"/>
        </w:rPr>
      </w:pPr>
      <w:r w:rsidRPr="00AA236B">
        <w:rPr>
          <w:rStyle w:val="CaptionColor"/>
        </w:rPr>
        <w:t xml:space="preserve">TABLE </w:t>
      </w:r>
      <w:r>
        <w:rPr>
          <w:rStyle w:val="CaptionColor"/>
        </w:rPr>
        <w:t>A2.</w:t>
      </w:r>
    </w:p>
    <w:p w:rsidR="00942D30" w:rsidRDefault="00942D30" w:rsidP="00942D30">
      <w:pPr>
        <w:pStyle w:val="FigCaption"/>
        <w:spacing w:before="0"/>
      </w:pPr>
      <w:r>
        <w:t>Regression model results for predicting hotel arrivals (using the newest ROH on the booking curve)</w:t>
      </w:r>
    </w:p>
    <w:p w:rsidR="00942D30" w:rsidRDefault="00942D30" w:rsidP="00CA2988">
      <w:pPr>
        <w:pStyle w:val="PARA"/>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rsidR="00942D30" w:rsidRPr="00786436" w:rsidRDefault="00942D30" w:rsidP="00942D30">
            <w:pPr>
              <w:jc w:val="center"/>
              <w:rPr>
                <w:sz w:val="16"/>
                <w:szCs w:val="16"/>
              </w:rPr>
            </w:pPr>
            <w:r w:rsidRPr="00786436">
              <w:rPr>
                <w:sz w:val="16"/>
                <w:szCs w:val="16"/>
              </w:rPr>
              <w:t>Model 12</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3)</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2)</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24</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67)</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9</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3)</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46</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0)</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09</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8)</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0</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55)</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17)</w:t>
            </w:r>
          </w:p>
        </w:tc>
      </w:tr>
      <w:tr w:rsidR="00942D30" w:rsidRPr="00046186" w:rsidTr="00942D30">
        <w:trPr>
          <w:tblCellSpacing w:w="0" w:type="dxa"/>
          <w:jc w:val="center"/>
        </w:trPr>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rsidR="00942D30" w:rsidRPr="00046186" w:rsidRDefault="00942D30" w:rsidP="00942D30">
            <w:pPr>
              <w:rPr>
                <w:sz w:val="16"/>
                <w:szCs w:val="16"/>
              </w:rPr>
            </w:pPr>
            <w:r w:rsidRPr="00046186">
              <w:rPr>
                <w:sz w:val="16"/>
                <w:szCs w:val="16"/>
              </w:rPr>
              <w:t>0.24</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0.22</w:t>
            </w:r>
          </w:p>
        </w:tc>
      </w:tr>
      <w:tr w:rsidR="00942D30" w:rsidRPr="00046186"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6"/>
                <w:szCs w:val="16"/>
              </w:rPr>
              <w:t>296</w:t>
            </w:r>
          </w:p>
        </w:tc>
      </w:tr>
      <w:tr w:rsidR="00942D30" w:rsidRPr="00046186" w:rsidTr="00942D30">
        <w:trPr>
          <w:tblCellSpacing w:w="0" w:type="dxa"/>
          <w:jc w:val="center"/>
        </w:trPr>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lastRenderedPageBreak/>
              <w:t>RMSE</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rsidR="00942D30" w:rsidRPr="00046186" w:rsidRDefault="00942D30" w:rsidP="00942D30">
            <w:pPr>
              <w:rPr>
                <w:sz w:val="16"/>
                <w:szCs w:val="16"/>
              </w:rPr>
            </w:pPr>
            <w:r w:rsidRPr="00046186">
              <w:rPr>
                <w:sz w:val="16"/>
                <w:szCs w:val="16"/>
              </w:rPr>
              <w:t>11.87</w:t>
            </w:r>
          </w:p>
        </w:tc>
      </w:tr>
      <w:tr w:rsidR="00942D30" w:rsidRPr="00046186"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350D2" w:rsidRDefault="009350D2">
      <w:r>
        <w:separator/>
      </w:r>
    </w:p>
  </w:endnote>
  <w:endnote w:type="continuationSeparator" w:id="0">
    <w:p w:rsidR="009350D2" w:rsidRDefault="00935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42D30" w:rsidRPr="00B979BB" w:rsidRDefault="00942D30"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42D30" w:rsidRPr="00B979BB" w:rsidRDefault="00942D30"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350D2" w:rsidRDefault="009350D2">
      <w:r>
        <w:separator/>
      </w:r>
    </w:p>
  </w:footnote>
  <w:footnote w:type="continuationSeparator" w:id="0">
    <w:p w:rsidR="009350D2" w:rsidRDefault="009350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942D30" w:rsidRPr="00E721A9" w:rsidRDefault="00942D30"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4"/>
  <w:doNotDisplayPageBoundari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6C9B"/>
    <w:rsid w:val="0015344E"/>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55E9"/>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0A40"/>
    <w:rsid w:val="00252416"/>
    <w:rsid w:val="00253CFC"/>
    <w:rsid w:val="002560D8"/>
    <w:rsid w:val="00272069"/>
    <w:rsid w:val="00275282"/>
    <w:rsid w:val="00277705"/>
    <w:rsid w:val="0028303E"/>
    <w:rsid w:val="00285B40"/>
    <w:rsid w:val="00285DD4"/>
    <w:rsid w:val="00287705"/>
    <w:rsid w:val="00291D49"/>
    <w:rsid w:val="002928B6"/>
    <w:rsid w:val="00294F1C"/>
    <w:rsid w:val="00295093"/>
    <w:rsid w:val="002967D4"/>
    <w:rsid w:val="002A000F"/>
    <w:rsid w:val="002A048A"/>
    <w:rsid w:val="002A14BA"/>
    <w:rsid w:val="002A1D04"/>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702C9"/>
    <w:rsid w:val="00474B13"/>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51D9F"/>
    <w:rsid w:val="00754771"/>
    <w:rsid w:val="007573E5"/>
    <w:rsid w:val="00757A59"/>
    <w:rsid w:val="00765478"/>
    <w:rsid w:val="00765EFC"/>
    <w:rsid w:val="00767D54"/>
    <w:rsid w:val="0077043A"/>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236B"/>
    <w:rsid w:val="007E44F5"/>
    <w:rsid w:val="007E571A"/>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5C6"/>
    <w:rsid w:val="00833C2D"/>
    <w:rsid w:val="00837684"/>
    <w:rsid w:val="0084487A"/>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27F0"/>
    <w:rsid w:val="00864000"/>
    <w:rsid w:val="0086403E"/>
    <w:rsid w:val="00865D5B"/>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FB3"/>
    <w:rsid w:val="008F78D5"/>
    <w:rsid w:val="00900A9A"/>
    <w:rsid w:val="00902F55"/>
    <w:rsid w:val="0090470C"/>
    <w:rsid w:val="00904FAE"/>
    <w:rsid w:val="00906198"/>
    <w:rsid w:val="0090638F"/>
    <w:rsid w:val="00906840"/>
    <w:rsid w:val="00911CA6"/>
    <w:rsid w:val="0091745E"/>
    <w:rsid w:val="009233F5"/>
    <w:rsid w:val="00923894"/>
    <w:rsid w:val="00926D5C"/>
    <w:rsid w:val="009350D2"/>
    <w:rsid w:val="009360D1"/>
    <w:rsid w:val="009364DE"/>
    <w:rsid w:val="00942D30"/>
    <w:rsid w:val="00947BF1"/>
    <w:rsid w:val="00950F2C"/>
    <w:rsid w:val="009512A7"/>
    <w:rsid w:val="009543EE"/>
    <w:rsid w:val="00957654"/>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31F6"/>
    <w:rsid w:val="009C4DE4"/>
    <w:rsid w:val="009D219C"/>
    <w:rsid w:val="009D2CDF"/>
    <w:rsid w:val="009D72AA"/>
    <w:rsid w:val="009E3307"/>
    <w:rsid w:val="009E393C"/>
    <w:rsid w:val="009E6008"/>
    <w:rsid w:val="009E6385"/>
    <w:rsid w:val="009E6EE0"/>
    <w:rsid w:val="009F0268"/>
    <w:rsid w:val="009F22C1"/>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61F5"/>
    <w:rsid w:val="00A86654"/>
    <w:rsid w:val="00A86C97"/>
    <w:rsid w:val="00A86DE0"/>
    <w:rsid w:val="00A86E28"/>
    <w:rsid w:val="00A92AC5"/>
    <w:rsid w:val="00A93E28"/>
    <w:rsid w:val="00A96552"/>
    <w:rsid w:val="00AA236B"/>
    <w:rsid w:val="00AA701D"/>
    <w:rsid w:val="00AB4207"/>
    <w:rsid w:val="00AB65F6"/>
    <w:rsid w:val="00AC26D1"/>
    <w:rsid w:val="00AD0FD6"/>
    <w:rsid w:val="00AD7994"/>
    <w:rsid w:val="00AE31C7"/>
    <w:rsid w:val="00AE3911"/>
    <w:rsid w:val="00AE3E20"/>
    <w:rsid w:val="00AE709A"/>
    <w:rsid w:val="00AF5C1A"/>
    <w:rsid w:val="00AF7E75"/>
    <w:rsid w:val="00B00868"/>
    <w:rsid w:val="00B06847"/>
    <w:rsid w:val="00B07042"/>
    <w:rsid w:val="00B071FD"/>
    <w:rsid w:val="00B1245E"/>
    <w:rsid w:val="00B142A0"/>
    <w:rsid w:val="00B159DB"/>
    <w:rsid w:val="00B21C52"/>
    <w:rsid w:val="00B24F0E"/>
    <w:rsid w:val="00B26903"/>
    <w:rsid w:val="00B342ED"/>
    <w:rsid w:val="00B40077"/>
    <w:rsid w:val="00B42160"/>
    <w:rsid w:val="00B45A43"/>
    <w:rsid w:val="00B45D4C"/>
    <w:rsid w:val="00B526EC"/>
    <w:rsid w:val="00B54AA7"/>
    <w:rsid w:val="00B5501D"/>
    <w:rsid w:val="00B55A3C"/>
    <w:rsid w:val="00B61668"/>
    <w:rsid w:val="00B6360C"/>
    <w:rsid w:val="00B655F2"/>
    <w:rsid w:val="00B65BFB"/>
    <w:rsid w:val="00B70AB8"/>
    <w:rsid w:val="00B7110A"/>
    <w:rsid w:val="00B73845"/>
    <w:rsid w:val="00B7694D"/>
    <w:rsid w:val="00B76BA6"/>
    <w:rsid w:val="00B76BE5"/>
    <w:rsid w:val="00B835A2"/>
    <w:rsid w:val="00B85469"/>
    <w:rsid w:val="00B902AE"/>
    <w:rsid w:val="00B9337F"/>
    <w:rsid w:val="00B94763"/>
    <w:rsid w:val="00B94BF5"/>
    <w:rsid w:val="00B958C0"/>
    <w:rsid w:val="00B979BB"/>
    <w:rsid w:val="00B97F8D"/>
    <w:rsid w:val="00BA0D9F"/>
    <w:rsid w:val="00BA18F2"/>
    <w:rsid w:val="00BA7B2F"/>
    <w:rsid w:val="00BB4689"/>
    <w:rsid w:val="00BB5D21"/>
    <w:rsid w:val="00BB6C89"/>
    <w:rsid w:val="00BC0692"/>
    <w:rsid w:val="00BC1036"/>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5B54"/>
    <w:rsid w:val="00C70F7D"/>
    <w:rsid w:val="00C74121"/>
    <w:rsid w:val="00C74475"/>
    <w:rsid w:val="00C74538"/>
    <w:rsid w:val="00C74BFC"/>
    <w:rsid w:val="00C74C7A"/>
    <w:rsid w:val="00C77D45"/>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B75"/>
    <w:rsid w:val="00D92D5D"/>
    <w:rsid w:val="00D92E7E"/>
    <w:rsid w:val="00D95FC4"/>
    <w:rsid w:val="00D965FD"/>
    <w:rsid w:val="00D96DFE"/>
    <w:rsid w:val="00DB0143"/>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70DB5"/>
    <w:rsid w:val="00F710F9"/>
    <w:rsid w:val="00F72ACD"/>
    <w:rsid w:val="00F72D1D"/>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ED4E4D4"/>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Pages>12</Pages>
  <Words>11012</Words>
  <Characters>6277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20</cp:revision>
  <cp:lastPrinted>2017-09-13T20:58:00Z</cp:lastPrinted>
  <dcterms:created xsi:type="dcterms:W3CDTF">2020-06-18T13:35:00Z</dcterms:created>
  <dcterms:modified xsi:type="dcterms:W3CDTF">2020-07-2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